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1978" w:rsidRPr="00F00E0F" w:rsidRDefault="00E81978" w:rsidP="00F00E0F">
      <w:pPr>
        <w:pStyle w:val="Title2"/>
        <w:rPr>
          <w:rFonts w:cstheme="minorHAnsi"/>
        </w:rPr>
      </w:pPr>
      <w:bookmarkStart w:id="0" w:name="_GoBack"/>
      <w:bookmarkEnd w:id="0"/>
    </w:p>
    <w:p w:rsidR="00E81978" w:rsidRPr="00F00E0F" w:rsidRDefault="00E81978" w:rsidP="00F00E0F">
      <w:pPr>
        <w:rPr>
          <w:rFonts w:cstheme="minorHAnsi"/>
        </w:rPr>
      </w:pPr>
    </w:p>
    <w:p w:rsidR="007F064E" w:rsidRPr="00F00E0F" w:rsidRDefault="007F064E" w:rsidP="00F00E0F">
      <w:pPr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B02434" w:rsidRPr="00F00E0F" w:rsidRDefault="00B02434" w:rsidP="00F00E0F">
      <w:pPr>
        <w:tabs>
          <w:tab w:val="left" w:pos="2350"/>
        </w:tabs>
        <w:jc w:val="both"/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1550F9" w:rsidRPr="00F00E0F" w:rsidRDefault="00127635" w:rsidP="00F00E0F">
      <w:pPr>
        <w:ind w:left="720" w:firstLine="0"/>
        <w:jc w:val="center"/>
        <w:rPr>
          <w:rFonts w:cstheme="minorHAnsi"/>
        </w:rPr>
      </w:pPr>
      <w:r w:rsidRPr="00F00E0F">
        <w:rPr>
          <w:rFonts w:cstheme="minorHAnsi"/>
        </w:rPr>
        <w:t>White Collar Crime</w:t>
      </w:r>
    </w:p>
    <w:p w:rsidR="001550F9" w:rsidRPr="00F00E0F" w:rsidRDefault="00127635" w:rsidP="00F00E0F">
      <w:pPr>
        <w:ind w:left="720" w:firstLine="0"/>
        <w:jc w:val="center"/>
        <w:rPr>
          <w:rFonts w:cstheme="minorHAnsi"/>
        </w:rPr>
      </w:pPr>
      <w:r w:rsidRPr="00F00E0F">
        <w:rPr>
          <w:rFonts w:cstheme="minorHAnsi"/>
        </w:rPr>
        <w:t>Author name</w:t>
      </w:r>
    </w:p>
    <w:p w:rsidR="001550F9" w:rsidRPr="00F00E0F" w:rsidRDefault="00127635" w:rsidP="00F00E0F">
      <w:pPr>
        <w:ind w:left="720" w:firstLine="0"/>
        <w:jc w:val="center"/>
        <w:rPr>
          <w:rFonts w:cstheme="minorHAnsi"/>
        </w:rPr>
      </w:pPr>
      <w:r w:rsidRPr="00F00E0F">
        <w:rPr>
          <w:rFonts w:cstheme="minorHAnsi"/>
        </w:rPr>
        <w:t>Affiliations</w:t>
      </w:r>
    </w:p>
    <w:p w:rsidR="00B02434" w:rsidRPr="00F00E0F" w:rsidRDefault="00B02434" w:rsidP="00F00E0F">
      <w:pPr>
        <w:jc w:val="both"/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C95C69" w:rsidRPr="00F00E0F" w:rsidRDefault="00C95C69" w:rsidP="00F00E0F">
      <w:pPr>
        <w:jc w:val="both"/>
        <w:rPr>
          <w:rFonts w:cstheme="minorHAnsi"/>
        </w:rPr>
      </w:pPr>
    </w:p>
    <w:p w:rsidR="00C95C69" w:rsidRPr="00F00E0F" w:rsidRDefault="00C95C69" w:rsidP="00F00E0F">
      <w:pPr>
        <w:jc w:val="both"/>
        <w:rPr>
          <w:rFonts w:cstheme="minorHAnsi"/>
        </w:rPr>
      </w:pPr>
    </w:p>
    <w:p w:rsidR="00C95C69" w:rsidRPr="00F00E0F" w:rsidRDefault="00C95C69" w:rsidP="00F00E0F">
      <w:pPr>
        <w:jc w:val="both"/>
        <w:rPr>
          <w:rFonts w:cstheme="minorHAnsi"/>
        </w:rPr>
      </w:pPr>
    </w:p>
    <w:p w:rsidR="00C95C69" w:rsidRPr="00F00E0F" w:rsidRDefault="00C95C69" w:rsidP="00F00E0F">
      <w:pPr>
        <w:jc w:val="both"/>
        <w:rPr>
          <w:rFonts w:cstheme="minorHAnsi"/>
        </w:rPr>
      </w:pPr>
    </w:p>
    <w:p w:rsidR="00C95C69" w:rsidRPr="00F00E0F" w:rsidRDefault="00C95C69" w:rsidP="00F00E0F">
      <w:pPr>
        <w:jc w:val="both"/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6243E7" w:rsidRPr="00F00E0F" w:rsidRDefault="00127635" w:rsidP="00A75F8C">
      <w:pPr>
        <w:jc w:val="both"/>
        <w:rPr>
          <w:rFonts w:cstheme="minorHAnsi"/>
          <w:color w:val="FF0000"/>
        </w:rPr>
      </w:pPr>
      <w:r w:rsidRPr="005A49F5">
        <w:rPr>
          <w:rFonts w:eastAsia="Times New Roman" w:cstheme="minorHAnsi"/>
          <w:color w:val="232222"/>
          <w:kern w:val="0"/>
          <w:lang w:eastAsia="en-US"/>
        </w:rPr>
        <w:lastRenderedPageBreak/>
        <w:t>White collar crimes</w:t>
      </w:r>
      <w:r w:rsidRPr="00F00E0F">
        <w:rPr>
          <w:rFonts w:eastAsia="Times New Roman" w:cstheme="minorHAnsi"/>
          <w:color w:val="232222"/>
          <w:kern w:val="0"/>
          <w:lang w:eastAsia="en-US"/>
        </w:rPr>
        <w:t xml:space="preserve"> refer to a </w:t>
      </w:r>
      <w:r w:rsidRPr="005A49F5">
        <w:rPr>
          <w:rFonts w:eastAsia="Times New Roman" w:cstheme="minorHAnsi"/>
          <w:color w:val="232222"/>
          <w:kern w:val="0"/>
          <w:lang w:eastAsia="en-US"/>
        </w:rPr>
        <w:t>variety of non-violent crimes</w:t>
      </w:r>
      <w:r w:rsidR="00DA50EC">
        <w:rPr>
          <w:rFonts w:eastAsia="Times New Roman" w:cstheme="minorHAnsi"/>
          <w:color w:val="232222"/>
          <w:kern w:val="0"/>
          <w:lang w:eastAsia="en-US"/>
        </w:rPr>
        <w:t xml:space="preserve"> </w:t>
      </w:r>
      <w:r w:rsidR="00294E41" w:rsidRPr="00F00E0F">
        <w:rPr>
          <w:rFonts w:eastAsia="Times New Roman" w:cstheme="minorHAnsi"/>
          <w:color w:val="232222"/>
          <w:kern w:val="0"/>
          <w:lang w:eastAsia="en-US"/>
        </w:rPr>
        <w:t>that</w:t>
      </w:r>
      <w:r w:rsidRPr="00F00E0F">
        <w:rPr>
          <w:rFonts w:eastAsia="Times New Roman" w:cstheme="minorHAnsi"/>
          <w:color w:val="232222"/>
          <w:kern w:val="0"/>
          <w:lang w:eastAsia="en-US"/>
        </w:rPr>
        <w:t xml:space="preserve"> are usually </w:t>
      </w:r>
      <w:r w:rsidR="00294E41" w:rsidRPr="00F00E0F">
        <w:rPr>
          <w:rFonts w:eastAsia="Times New Roman" w:cstheme="minorHAnsi"/>
          <w:color w:val="232222"/>
          <w:kern w:val="0"/>
          <w:lang w:eastAsia="en-US"/>
        </w:rPr>
        <w:t>committed</w:t>
      </w:r>
      <w:r w:rsidR="00DA50EC">
        <w:rPr>
          <w:rFonts w:eastAsia="Times New Roman" w:cstheme="minorHAnsi"/>
          <w:color w:val="232222"/>
          <w:kern w:val="0"/>
          <w:lang w:eastAsia="en-US"/>
        </w:rPr>
        <w:t xml:space="preserve"> </w:t>
      </w:r>
      <w:r w:rsidR="00921739" w:rsidRPr="00F00E0F">
        <w:rPr>
          <w:rFonts w:eastAsia="Times New Roman" w:cstheme="minorHAnsi"/>
          <w:color w:val="232222"/>
          <w:kern w:val="0"/>
          <w:lang w:eastAsia="en-US"/>
        </w:rPr>
        <w:t xml:space="preserve">in </w:t>
      </w:r>
      <w:r w:rsidR="00387C64" w:rsidRPr="00F00E0F">
        <w:rPr>
          <w:rFonts w:eastAsia="Times New Roman" w:cstheme="minorHAnsi"/>
          <w:color w:val="232222"/>
          <w:kern w:val="0"/>
          <w:lang w:eastAsia="en-US"/>
        </w:rPr>
        <w:t xml:space="preserve">different </w:t>
      </w:r>
      <w:r w:rsidR="00921739" w:rsidRPr="005A49F5">
        <w:rPr>
          <w:rFonts w:eastAsia="Times New Roman" w:cstheme="minorHAnsi"/>
          <w:color w:val="232222"/>
          <w:kern w:val="0"/>
          <w:lang w:eastAsia="en-US"/>
        </w:rPr>
        <w:t>business situations for financi</w:t>
      </w:r>
      <w:r w:rsidR="00921739" w:rsidRPr="00F00E0F">
        <w:rPr>
          <w:rFonts w:cstheme="minorHAnsi"/>
          <w:lang w:eastAsia="en-US"/>
        </w:rPr>
        <w:t xml:space="preserve">al </w:t>
      </w:r>
      <w:r w:rsidR="000E7CBA" w:rsidRPr="00F00E0F">
        <w:rPr>
          <w:rFonts w:cstheme="minorHAnsi"/>
          <w:lang w:eastAsia="en-US"/>
        </w:rPr>
        <w:t>gain</w:t>
      </w:r>
      <w:r w:rsidR="000E7CBA" w:rsidRPr="00F00E0F">
        <w:rPr>
          <w:rFonts w:cstheme="minorHAnsi"/>
        </w:rPr>
        <w:t>s. Offenders</w:t>
      </w:r>
      <w:r w:rsidR="00A935E7">
        <w:rPr>
          <w:rFonts w:cstheme="minorHAnsi"/>
        </w:rPr>
        <w:t xml:space="preserve"> </w:t>
      </w:r>
      <w:r w:rsidR="00654EB6" w:rsidRPr="00F00E0F">
        <w:rPr>
          <w:rFonts w:cstheme="minorHAnsi"/>
        </w:rPr>
        <w:t>are mostly high</w:t>
      </w:r>
      <w:r w:rsidR="00654EB6" w:rsidRPr="005A49F5">
        <w:rPr>
          <w:rFonts w:eastAsia="Times New Roman" w:cstheme="minorHAnsi"/>
          <w:color w:val="232222"/>
          <w:kern w:val="0"/>
          <w:lang w:eastAsia="en-US"/>
        </w:rPr>
        <w:t xml:space="preserve">-powered </w:t>
      </w:r>
      <w:r w:rsidR="00DB4E54" w:rsidRPr="00F00E0F">
        <w:rPr>
          <w:rFonts w:eastAsia="Times New Roman" w:cstheme="minorHAnsi"/>
          <w:color w:val="232222"/>
          <w:kern w:val="0"/>
          <w:lang w:eastAsia="en-US"/>
        </w:rPr>
        <w:t>professionals</w:t>
      </w:r>
      <w:r w:rsidR="00654EB6" w:rsidRPr="00F00E0F">
        <w:rPr>
          <w:rFonts w:cstheme="minorHAnsi"/>
        </w:rPr>
        <w:t xml:space="preserve"> such as </w:t>
      </w:r>
      <w:r w:rsidR="001D1411" w:rsidRPr="00F00E0F">
        <w:rPr>
          <w:rFonts w:cstheme="minorHAnsi"/>
        </w:rPr>
        <w:t>corporation’s owners, executives as well as</w:t>
      </w:r>
      <w:r w:rsidR="00CE0D18" w:rsidRPr="00F00E0F">
        <w:rPr>
          <w:rFonts w:cstheme="minorHAnsi"/>
        </w:rPr>
        <w:t xml:space="preserve"> employees</w:t>
      </w:r>
      <w:r w:rsidR="001D1411" w:rsidRPr="00F00E0F">
        <w:rPr>
          <w:rFonts w:cstheme="minorHAnsi"/>
        </w:rPr>
        <w:t>.</w:t>
      </w:r>
      <w:r w:rsidR="00A935E7">
        <w:rPr>
          <w:rFonts w:cstheme="minorHAnsi"/>
        </w:rPr>
        <w:t xml:space="preserve"> </w:t>
      </w:r>
      <w:r w:rsidR="00386FC3" w:rsidRPr="00F00E0F">
        <w:rPr>
          <w:rFonts w:cstheme="minorHAnsi"/>
        </w:rPr>
        <w:t xml:space="preserve">These crimes affect the credibility of institutions such as </w:t>
      </w:r>
      <w:r w:rsidR="004270A4" w:rsidRPr="00F00E0F">
        <w:rPr>
          <w:rFonts w:cstheme="minorHAnsi"/>
          <w:color w:val="333333"/>
        </w:rPr>
        <w:t>f</w:t>
      </w:r>
      <w:r w:rsidR="004270A4" w:rsidRPr="00F00E0F">
        <w:rPr>
          <w:rFonts w:cstheme="minorHAnsi"/>
        </w:rPr>
        <w:t>inancial scandals results in collapsing of major banks.</w:t>
      </w:r>
      <w:r w:rsidR="00F56A12" w:rsidRPr="00F00E0F">
        <w:rPr>
          <w:rFonts w:cstheme="minorHAnsi"/>
        </w:rPr>
        <w:t xml:space="preserve"> White collar crimes related to </w:t>
      </w:r>
      <w:r w:rsidR="00EC2AE8" w:rsidRPr="00F00E0F">
        <w:rPr>
          <w:rFonts w:cstheme="minorHAnsi"/>
        </w:rPr>
        <w:t>t</w:t>
      </w:r>
      <w:r w:rsidR="00403D87" w:rsidRPr="00F00E0F">
        <w:rPr>
          <w:rFonts w:cstheme="minorHAnsi"/>
        </w:rPr>
        <w:t xml:space="preserve">ax and public sector </w:t>
      </w:r>
      <w:r w:rsidR="00EC2AE8" w:rsidRPr="00F00E0F">
        <w:rPr>
          <w:rFonts w:cstheme="minorHAnsi"/>
        </w:rPr>
        <w:t xml:space="preserve">results in </w:t>
      </w:r>
      <w:r w:rsidR="00926951" w:rsidRPr="00F00E0F">
        <w:rPr>
          <w:rFonts w:cstheme="minorHAnsi"/>
        </w:rPr>
        <w:t xml:space="preserve">a reduction in </w:t>
      </w:r>
      <w:r w:rsidR="00403D87" w:rsidRPr="00F00E0F">
        <w:rPr>
          <w:rFonts w:cstheme="minorHAnsi"/>
        </w:rPr>
        <w:t xml:space="preserve">government </w:t>
      </w:r>
      <w:r w:rsidR="00403D87" w:rsidRPr="00E57E13">
        <w:t>resources</w:t>
      </w:r>
      <w:r w:rsidRPr="00E57E13">
        <w:t xml:space="preserve">. </w:t>
      </w:r>
      <w:r w:rsidR="00FE089D" w:rsidRPr="00E57E13">
        <w:t xml:space="preserve">Moreover, police also do not consider these crimes the same as burglary, </w:t>
      </w:r>
      <w:r w:rsidR="00E57E13" w:rsidRPr="00E57E13">
        <w:t>robbery as</w:t>
      </w:r>
      <w:r w:rsidR="00FE089D" w:rsidRPr="00E57E13">
        <w:t xml:space="preserve"> well as assault.</w:t>
      </w:r>
    </w:p>
    <w:p w:rsidR="00100586" w:rsidRPr="003303BF" w:rsidRDefault="00127635" w:rsidP="003303BF">
      <w:pPr>
        <w:shd w:val="clear" w:color="auto" w:fill="FFFFFF"/>
        <w:spacing w:after="150"/>
        <w:rPr>
          <w:color w:val="00B050"/>
        </w:rPr>
      </w:pPr>
      <w:r w:rsidRPr="00F00E0F">
        <w:rPr>
          <w:rFonts w:cstheme="minorHAnsi"/>
          <w:color w:val="111111"/>
        </w:rPr>
        <w:t>Hazel</w:t>
      </w:r>
      <w:r w:rsidRPr="00F00E0F">
        <w:rPr>
          <w:rStyle w:val="apple-converted-space"/>
          <w:rFonts w:cstheme="minorHAnsi"/>
          <w:color w:val="111111"/>
        </w:rPr>
        <w:t> </w:t>
      </w:r>
      <w:r w:rsidRPr="00F00E0F">
        <w:rPr>
          <w:rFonts w:cstheme="minorHAnsi"/>
        </w:rPr>
        <w:t xml:space="preserve">Croall criticizes the </w:t>
      </w:r>
      <w:r w:rsidR="002728DA" w:rsidRPr="00F00E0F">
        <w:rPr>
          <w:rFonts w:cstheme="minorHAnsi"/>
        </w:rPr>
        <w:t>researchers</w:t>
      </w:r>
      <w:r w:rsidRPr="00F00E0F">
        <w:rPr>
          <w:rFonts w:cstheme="minorHAnsi"/>
        </w:rPr>
        <w:t xml:space="preserve"> who </w:t>
      </w:r>
      <w:r w:rsidR="002728DA" w:rsidRPr="00F00E0F">
        <w:rPr>
          <w:rFonts w:cstheme="minorHAnsi"/>
        </w:rPr>
        <w:t xml:space="preserve">have a </w:t>
      </w:r>
      <w:r w:rsidR="000322B1" w:rsidRPr="00F00E0F">
        <w:rPr>
          <w:rFonts w:cstheme="minorHAnsi"/>
        </w:rPr>
        <w:t>focus</w:t>
      </w:r>
      <w:r w:rsidR="002728DA" w:rsidRPr="00F00E0F">
        <w:rPr>
          <w:rFonts w:cstheme="minorHAnsi"/>
        </w:rPr>
        <w:t xml:space="preserve"> on </w:t>
      </w:r>
      <w:r w:rsidR="000322B1" w:rsidRPr="00F00E0F">
        <w:rPr>
          <w:rFonts w:cstheme="minorHAnsi"/>
        </w:rPr>
        <w:t xml:space="preserve">lower-class crimes or blue-collar crimes rather than focusing on White collar crimes. </w:t>
      </w:r>
      <w:r w:rsidR="00B100F8" w:rsidRPr="00F00E0F">
        <w:rPr>
          <w:rFonts w:cstheme="minorHAnsi"/>
        </w:rPr>
        <w:t xml:space="preserve">They neglect the white-collar crime and </w:t>
      </w:r>
      <w:r w:rsidR="00B100F8" w:rsidRPr="00CB6DA6">
        <w:t xml:space="preserve">victimization as they have no proof to show their evils. </w:t>
      </w:r>
      <w:r w:rsidR="001F185A" w:rsidRPr="00CB6DA6">
        <w:t>However</w:t>
      </w:r>
      <w:r w:rsidR="00186DE3" w:rsidRPr="00CB6DA6">
        <w:t xml:space="preserve">, with </w:t>
      </w:r>
      <w:r w:rsidR="001F185A" w:rsidRPr="00CB6DA6">
        <w:t>time</w:t>
      </w:r>
      <w:r w:rsidR="00DA50EC">
        <w:t xml:space="preserve"> </w:t>
      </w:r>
      <w:r w:rsidR="003A4051" w:rsidRPr="00CB6DA6">
        <w:t>the analysis of white-collar crime is also moving further than the traditional apprehensions of criminology.</w:t>
      </w:r>
      <w:r w:rsidR="003303BF" w:rsidRPr="00CB6DA6">
        <w:t xml:space="preserve"> They are now also covering the </w:t>
      </w:r>
      <w:r w:rsidR="003A4051" w:rsidRPr="00CB6DA6">
        <w:t>areas of financi</w:t>
      </w:r>
      <w:r w:rsidR="003303BF" w:rsidRPr="00CB6DA6">
        <w:t xml:space="preserve">al regulation, the environment in addition to </w:t>
      </w:r>
      <w:r w:rsidR="003A4051" w:rsidRPr="00CB6DA6">
        <w:t>occupational health and safety</w:t>
      </w:r>
      <w:r w:rsidR="003303BF" w:rsidRPr="00CB6DA6">
        <w:t>. Different</w:t>
      </w:r>
      <w:r w:rsidR="001F185A" w:rsidRPr="00CB6DA6">
        <w:t xml:space="preserve"> organizations are extending their services to detect and capture the proofs of these criminal activities. One such effort has also been </w:t>
      </w:r>
      <w:r w:rsidR="00133184" w:rsidRPr="00CB6DA6">
        <w:t>conducted</w:t>
      </w:r>
      <w:r w:rsidR="001F185A" w:rsidRPr="00CB6DA6">
        <w:t xml:space="preserve"> by </w:t>
      </w:r>
      <w:r w:rsidR="001F0B43" w:rsidRPr="00CB6DA6">
        <w:t>CBS news.</w:t>
      </w:r>
      <w:r w:rsidR="00037959" w:rsidRPr="00CB6DA6">
        <w:rPr>
          <w:lang w:eastAsia="en-US"/>
        </w:rPr>
        <w:t>"60 Minutes"</w:t>
      </w:r>
      <w:r w:rsidR="00C27127" w:rsidRPr="00CB6DA6">
        <w:t xml:space="preserve"> shows </w:t>
      </w:r>
      <w:r w:rsidR="00037959" w:rsidRPr="00CB6DA6">
        <w:rPr>
          <w:lang w:eastAsia="en-US"/>
        </w:rPr>
        <w:t xml:space="preserve">two stories </w:t>
      </w:r>
      <w:r w:rsidR="00C27127" w:rsidRPr="00CB6DA6">
        <w:t xml:space="preserve">involving these crimes that were captured by </w:t>
      </w:r>
      <w:r w:rsidR="00037959" w:rsidRPr="00CB6DA6">
        <w:rPr>
          <w:lang w:eastAsia="en-US"/>
        </w:rPr>
        <w:t>hidden cameras</w:t>
      </w:r>
      <w:r w:rsidR="00C27127" w:rsidRPr="00CB6DA6">
        <w:t>.</w:t>
      </w:r>
      <w:r w:rsidR="001F0B43" w:rsidRPr="00CB6DA6">
        <w:t> In reality, these charges can affect nearly everyone and every field resulting in serious consequences</w:t>
      </w:r>
      <w:r w:rsidR="002F4927" w:rsidRPr="00F00E0F">
        <w:rPr>
          <w:rFonts w:cstheme="minorHAnsi"/>
          <w:color w:val="00B050"/>
        </w:rPr>
        <w:fldChar w:fldCharType="begin"/>
      </w:r>
      <w:r w:rsidR="00915346" w:rsidRPr="00F00E0F">
        <w:rPr>
          <w:rFonts w:cstheme="minorHAnsi"/>
          <w:color w:val="00B050"/>
        </w:rPr>
        <w:instrText xml:space="preserve"> ADDIN ZOTERO_ITEM CSL_CITATION {"citationID":"WdLLGFcH","properties":{"formattedCitation":"(Cohen, 2015)","plainCitation":"(Cohen, 2015)","noteIndex":0},"citationItems":[{"id":2292,"uris":["http://zotero.org/users/local/KZl8ZL3A/items/WA4FVJ9V"],"uri":["http://zotero.org/users/local/KZl8ZL3A/items/WA4FVJ9V"],"itemData":{"id":2292,"type":"article-journal","title":"Willingness to Pay to Reduce White-Collar and Corporate Crime","container-title":"Journal of Benefit-Cost Analysis","page":"305-324","volume":"6","issue":"2","author":[{"family":"Cohen","given":"Mark A."}],"issued":{"date-parts":[["2015"]]}}}],"schema":"https://github.com/citation-style-language/schema/raw/master/csl-citation.json"} </w:instrText>
      </w:r>
      <w:r w:rsidR="002F4927" w:rsidRPr="00F00E0F">
        <w:rPr>
          <w:rFonts w:cstheme="minorHAnsi"/>
          <w:color w:val="00B050"/>
        </w:rPr>
        <w:fldChar w:fldCharType="separate"/>
      </w:r>
      <w:r w:rsidR="00915346" w:rsidRPr="00F00E0F">
        <w:rPr>
          <w:rFonts w:cstheme="minorHAnsi"/>
        </w:rPr>
        <w:t>(Cohen, 2015)</w:t>
      </w:r>
      <w:r w:rsidR="002F4927" w:rsidRPr="00F00E0F">
        <w:rPr>
          <w:rFonts w:cstheme="minorHAnsi"/>
          <w:color w:val="00B050"/>
        </w:rPr>
        <w:fldChar w:fldCharType="end"/>
      </w:r>
      <w:r w:rsidR="001F0B43" w:rsidRPr="00F00E0F">
        <w:rPr>
          <w:rFonts w:cstheme="minorHAnsi"/>
          <w:color w:val="00B050"/>
        </w:rPr>
        <w:t>.</w:t>
      </w:r>
    </w:p>
    <w:p w:rsidR="00684404" w:rsidRDefault="00127635" w:rsidP="00684404">
      <w:pPr>
        <w:shd w:val="clear" w:color="auto" w:fill="FFFFFF"/>
        <w:spacing w:after="150"/>
        <w:rPr>
          <w:rFonts w:cstheme="minorHAnsi"/>
        </w:rPr>
      </w:pPr>
      <w:r w:rsidRPr="00F00E0F">
        <w:rPr>
          <w:rFonts w:cstheme="minorHAnsi"/>
        </w:rPr>
        <w:t xml:space="preserve">White collar criminals can be seen everywhere even in </w:t>
      </w:r>
      <w:r w:rsidR="00CE58F4" w:rsidRPr="00F00E0F">
        <w:rPr>
          <w:rFonts w:cstheme="minorHAnsi"/>
        </w:rPr>
        <w:t>the health</w:t>
      </w:r>
      <w:r w:rsidR="00DA50EC">
        <w:rPr>
          <w:rFonts w:cstheme="minorHAnsi"/>
        </w:rPr>
        <w:t xml:space="preserve"> </w:t>
      </w:r>
      <w:r w:rsidR="00CE58F4" w:rsidRPr="00F00E0F">
        <w:rPr>
          <w:rFonts w:cstheme="minorHAnsi"/>
        </w:rPr>
        <w:t>industry</w:t>
      </w:r>
      <w:r w:rsidRPr="00F00E0F">
        <w:rPr>
          <w:rFonts w:cstheme="minorHAnsi"/>
        </w:rPr>
        <w:t>.</w:t>
      </w:r>
      <w:r w:rsidR="00AA0ADE" w:rsidRPr="00F00E0F">
        <w:rPr>
          <w:rFonts w:cstheme="minorHAnsi"/>
          <w:lang w:eastAsia="en-US"/>
        </w:rPr>
        <w:t xml:space="preserve"> "60 Minutes" has made an </w:t>
      </w:r>
      <w:r w:rsidR="00185D3D" w:rsidRPr="00F00E0F">
        <w:rPr>
          <w:rFonts w:cstheme="minorHAnsi"/>
          <w:lang w:eastAsia="en-US"/>
        </w:rPr>
        <w:t>extraordinary</w:t>
      </w:r>
      <w:r w:rsidR="00AA0ADE" w:rsidRPr="00F00E0F">
        <w:rPr>
          <w:rFonts w:cstheme="minorHAnsi"/>
          <w:lang w:eastAsia="en-US"/>
        </w:rPr>
        <w:t xml:space="preserve"> effort in exposing </w:t>
      </w:r>
      <w:r w:rsidR="00AA0ADE" w:rsidRPr="00F00E0F">
        <w:rPr>
          <w:rFonts w:cstheme="minorHAnsi"/>
        </w:rPr>
        <w:t xml:space="preserve">Stow, one of the white </w:t>
      </w:r>
      <w:r w:rsidR="00DA50EC" w:rsidRPr="00F00E0F">
        <w:rPr>
          <w:rFonts w:cstheme="minorHAnsi"/>
        </w:rPr>
        <w:t>collars</w:t>
      </w:r>
      <w:r w:rsidR="00185D3D" w:rsidRPr="00F00E0F">
        <w:rPr>
          <w:rFonts w:cstheme="minorHAnsi"/>
        </w:rPr>
        <w:t xml:space="preserve"> criminal</w:t>
      </w:r>
      <w:r w:rsidR="00AA0ADE" w:rsidRPr="00F00E0F">
        <w:rPr>
          <w:rFonts w:cstheme="minorHAnsi"/>
        </w:rPr>
        <w:t>.</w:t>
      </w:r>
      <w:r w:rsidR="00C74997" w:rsidRPr="00F00E0F">
        <w:rPr>
          <w:rFonts w:cstheme="minorHAnsi"/>
        </w:rPr>
        <w:t xml:space="preserve"> People suffering from </w:t>
      </w:r>
      <w:r w:rsidR="00C74997" w:rsidRPr="00F00E0F">
        <w:rPr>
          <w:rFonts w:cstheme="minorHAnsi"/>
          <w:lang w:eastAsia="en-US"/>
        </w:rPr>
        <w:t>ALS</w:t>
      </w:r>
      <w:r w:rsidR="00DA50EC">
        <w:rPr>
          <w:rFonts w:cstheme="minorHAnsi"/>
          <w:lang w:eastAsia="en-US"/>
        </w:rPr>
        <w:t xml:space="preserve"> </w:t>
      </w:r>
      <w:r w:rsidR="003E5B62" w:rsidRPr="00F00E0F">
        <w:rPr>
          <w:rFonts w:cstheme="minorHAnsi"/>
        </w:rPr>
        <w:t>cannot</w:t>
      </w:r>
      <w:r w:rsidR="00C74997" w:rsidRPr="00F00E0F">
        <w:rPr>
          <w:rFonts w:cstheme="minorHAnsi"/>
        </w:rPr>
        <w:t xml:space="preserve"> be </w:t>
      </w:r>
      <w:r w:rsidR="003E5B62" w:rsidRPr="00F00E0F">
        <w:rPr>
          <w:rFonts w:cstheme="minorHAnsi"/>
        </w:rPr>
        <w:t>cured</w:t>
      </w:r>
      <w:r w:rsidR="00DA50EC">
        <w:rPr>
          <w:rFonts w:cstheme="minorHAnsi"/>
        </w:rPr>
        <w:t xml:space="preserve"> </w:t>
      </w:r>
      <w:r w:rsidR="003E5B62" w:rsidRPr="00F00E0F">
        <w:rPr>
          <w:rFonts w:cstheme="minorHAnsi"/>
        </w:rPr>
        <w:t xml:space="preserve">or even </w:t>
      </w:r>
      <w:r w:rsidR="00B27D71" w:rsidRPr="00F00E0F">
        <w:rPr>
          <w:rFonts w:cstheme="minorHAnsi"/>
        </w:rPr>
        <w:t>experience a reduction in t</w:t>
      </w:r>
      <w:r w:rsidR="001C5DF8" w:rsidRPr="00F00E0F">
        <w:rPr>
          <w:rFonts w:cstheme="minorHAnsi"/>
        </w:rPr>
        <w:t>heir symptoms</w:t>
      </w:r>
      <w:r w:rsidR="002F4927">
        <w:rPr>
          <w:rFonts w:cstheme="minorHAnsi"/>
        </w:rPr>
        <w:fldChar w:fldCharType="begin"/>
      </w:r>
      <w:r w:rsidR="009D7590">
        <w:rPr>
          <w:rFonts w:cstheme="minorHAnsi"/>
        </w:rPr>
        <w:instrText xml:space="preserve"> ADDIN ZOTERO_ITEM CSL_CITATION {"citationID":"gwrb4Nvf","properties":{"formattedCitation":"(CBS news, 2011)","plainCitation":"(CBS news, 2011)","noteIndex":0},"citationItems":[{"id":2293,"uris":["http://zotero.org/users/local/KZl8ZL3A/items/7P3EE2NM"],"uri":["http://zotero.org/users/local/KZl8ZL3A/items/7P3EE2NM"],"itemData":{"id":2293,"type":"webpage","title":"\"60 Minutes\" Presents: 21st Century Cons","URL":"https://www.youtube.com/watch?v=eTu9kgsZoV0&amp;feature=youtu.be","author":[{"family":"CBS news","given":""}],"issued":{"date-parts":[["2011"]]}}}],"schema":"https://github.com/citation-style-language/schema/raw/master/csl-citation.json"} </w:instrText>
      </w:r>
      <w:r w:rsidR="002F4927">
        <w:rPr>
          <w:rFonts w:cstheme="minorHAnsi"/>
        </w:rPr>
        <w:fldChar w:fldCharType="separate"/>
      </w:r>
      <w:r w:rsidR="009D7590" w:rsidRPr="009D7590">
        <w:rPr>
          <w:rFonts w:ascii="Times New Roman" w:hAnsi="Times New Roman" w:cs="Times New Roman"/>
        </w:rPr>
        <w:t>(CBS news, 2011)</w:t>
      </w:r>
      <w:r w:rsidR="002F4927">
        <w:rPr>
          <w:rFonts w:cstheme="minorHAnsi"/>
        </w:rPr>
        <w:fldChar w:fldCharType="end"/>
      </w:r>
      <w:r w:rsidR="001C5DF8" w:rsidRPr="00F00E0F">
        <w:rPr>
          <w:rFonts w:cstheme="minorHAnsi"/>
        </w:rPr>
        <w:t xml:space="preserve">. </w:t>
      </w:r>
      <w:r w:rsidR="007D5DAE" w:rsidRPr="00F00E0F">
        <w:rPr>
          <w:rFonts w:cstheme="minorHAnsi"/>
        </w:rPr>
        <w:t>However</w:t>
      </w:r>
      <w:r w:rsidR="00A621C9" w:rsidRPr="00F00E0F">
        <w:rPr>
          <w:rFonts w:cstheme="minorHAnsi"/>
        </w:rPr>
        <w:t xml:space="preserve">, </w:t>
      </w:r>
      <w:r w:rsidR="00334E68" w:rsidRPr="00F00E0F">
        <w:rPr>
          <w:rFonts w:cstheme="minorHAnsi"/>
        </w:rPr>
        <w:t xml:space="preserve">people still tend to visit places that claim to make impossible to happen. </w:t>
      </w:r>
      <w:r w:rsidR="00772299" w:rsidRPr="00F00E0F">
        <w:rPr>
          <w:rFonts w:cstheme="minorHAnsi"/>
        </w:rPr>
        <w:t>For example, the</w:t>
      </w:r>
      <w:r w:rsidR="007D5DAE" w:rsidRPr="00F00E0F">
        <w:rPr>
          <w:rFonts w:cstheme="minorHAnsi"/>
        </w:rPr>
        <w:t xml:space="preserve"> treatment </w:t>
      </w:r>
      <w:r w:rsidR="00CF5A31" w:rsidRPr="00F00E0F">
        <w:rPr>
          <w:rFonts w:cstheme="minorHAnsi"/>
        </w:rPr>
        <w:t xml:space="preserve">of multiple </w:t>
      </w:r>
      <w:r w:rsidR="004D4A5D" w:rsidRPr="00F00E0F">
        <w:rPr>
          <w:rFonts w:cstheme="minorHAnsi"/>
        </w:rPr>
        <w:t>cases of sclerosis</w:t>
      </w:r>
      <w:r w:rsidR="00DA50EC">
        <w:rPr>
          <w:rFonts w:cstheme="minorHAnsi"/>
        </w:rPr>
        <w:t xml:space="preserve"> </w:t>
      </w:r>
      <w:r w:rsidR="007D5DAE" w:rsidRPr="00F00E0F">
        <w:rPr>
          <w:rFonts w:cstheme="minorHAnsi"/>
        </w:rPr>
        <w:t>was claimed by Stow</w:t>
      </w:r>
      <w:r w:rsidR="000D7595" w:rsidRPr="00F00E0F">
        <w:rPr>
          <w:rFonts w:cstheme="minorHAnsi"/>
        </w:rPr>
        <w:t xml:space="preserve">e Biotherapy in the medical oasis. Stowe was a </w:t>
      </w:r>
      <w:r w:rsidR="007D5DAE" w:rsidRPr="00F00E0F">
        <w:rPr>
          <w:rFonts w:cstheme="minorHAnsi"/>
        </w:rPr>
        <w:t xml:space="preserve">white collar </w:t>
      </w:r>
      <w:r w:rsidR="000D7595" w:rsidRPr="00F00E0F">
        <w:rPr>
          <w:rFonts w:cstheme="minorHAnsi"/>
        </w:rPr>
        <w:t>criminal who</w:t>
      </w:r>
      <w:r w:rsidR="00511EE1" w:rsidRPr="00F00E0F">
        <w:rPr>
          <w:rFonts w:cstheme="minorHAnsi"/>
        </w:rPr>
        <w:t xml:space="preserve"> was </w:t>
      </w:r>
      <w:r w:rsidR="00075368" w:rsidRPr="00F00E0F">
        <w:rPr>
          <w:rFonts w:cstheme="minorHAnsi"/>
        </w:rPr>
        <w:t>claim</w:t>
      </w:r>
      <w:r w:rsidR="00334E68" w:rsidRPr="00F00E0F">
        <w:rPr>
          <w:rFonts w:cstheme="minorHAnsi"/>
        </w:rPr>
        <w:t>ing</w:t>
      </w:r>
      <w:r w:rsidR="00075368" w:rsidRPr="00F00E0F">
        <w:rPr>
          <w:rFonts w:cstheme="minorHAnsi"/>
        </w:rPr>
        <w:t xml:space="preserve"> to cure neuro cells by stem </w:t>
      </w:r>
      <w:r w:rsidR="00075368" w:rsidRPr="00F00E0F">
        <w:rPr>
          <w:rFonts w:cstheme="minorHAnsi"/>
        </w:rPr>
        <w:lastRenderedPageBreak/>
        <w:t>cells implantation</w:t>
      </w:r>
      <w:r w:rsidR="00511EE1" w:rsidRPr="00F00E0F">
        <w:rPr>
          <w:rFonts w:cstheme="minorHAnsi"/>
        </w:rPr>
        <w:t xml:space="preserve"> in ALS patients</w:t>
      </w:r>
      <w:r w:rsidR="00075368" w:rsidRPr="00F00E0F">
        <w:rPr>
          <w:rFonts w:cstheme="minorHAnsi"/>
        </w:rPr>
        <w:t xml:space="preserve">. </w:t>
      </w:r>
      <w:r w:rsidR="00511EE1" w:rsidRPr="00F00E0F">
        <w:rPr>
          <w:rFonts w:cstheme="minorHAnsi"/>
        </w:rPr>
        <w:t>He</w:t>
      </w:r>
      <w:r w:rsidR="001A167E" w:rsidRPr="00F00E0F">
        <w:rPr>
          <w:rFonts w:cstheme="minorHAnsi"/>
        </w:rPr>
        <w:t xml:space="preserve"> had a career in the oil industry and then moved to </w:t>
      </w:r>
      <w:r w:rsidR="00E04F31" w:rsidRPr="00F00E0F">
        <w:rPr>
          <w:rFonts w:cstheme="minorHAnsi"/>
        </w:rPr>
        <w:t>pseudo-science</w:t>
      </w:r>
      <w:r w:rsidR="002F4927">
        <w:rPr>
          <w:rFonts w:cstheme="minorHAnsi"/>
        </w:rPr>
        <w:fldChar w:fldCharType="begin"/>
      </w:r>
      <w:r w:rsidR="000347E8">
        <w:rPr>
          <w:rFonts w:cstheme="minorHAnsi"/>
        </w:rPr>
        <w:instrText xml:space="preserve"> ADDIN ZOTERO_ITEM CSL_CITATION {"citationID":"LYkFqZkZ","properties":{"formattedCitation":"(CBS news, 2011)","plainCitation":"(CBS news, 2011)","noteIndex":0},"citationItems":[{"id":2293,"uris":["http://zotero.org/users/local/KZl8ZL3A/items/7P3EE2NM"],"uri":["http://zotero.org/users/local/KZl8ZL3A/items/7P3EE2NM"],"itemData":{"id":2293,"type":"webpage","title":"\"60 Minutes\" Presents: 21st Century Cons","URL":"https://www.youtube.com/watch?v=eTu9kgsZoV0&amp;feature=youtu.be","author":[{"family":"CBS news","given":""}],"issued":{"date-parts":[["2011"]]}}}],"schema":"https://github.com/citation-style-language/schema/raw/master/csl-citation.json"} </w:instrText>
      </w:r>
      <w:r w:rsidR="002F4927">
        <w:rPr>
          <w:rFonts w:cstheme="minorHAnsi"/>
        </w:rPr>
        <w:fldChar w:fldCharType="separate"/>
      </w:r>
      <w:r w:rsidR="000347E8" w:rsidRPr="000347E8">
        <w:rPr>
          <w:rFonts w:ascii="Times New Roman" w:hAnsi="Times New Roman" w:cs="Times New Roman"/>
        </w:rPr>
        <w:t>(CBS news, 2011)</w:t>
      </w:r>
      <w:r w:rsidR="002F4927">
        <w:rPr>
          <w:rFonts w:cstheme="minorHAnsi"/>
        </w:rPr>
        <w:fldChar w:fldCharType="end"/>
      </w:r>
      <w:r w:rsidR="001A167E" w:rsidRPr="00F00E0F">
        <w:rPr>
          <w:rFonts w:cstheme="minorHAnsi"/>
        </w:rPr>
        <w:t>. He was</w:t>
      </w:r>
      <w:r w:rsidR="00511EE1" w:rsidRPr="00F00E0F">
        <w:rPr>
          <w:rFonts w:cstheme="minorHAnsi"/>
        </w:rPr>
        <w:t xml:space="preserve"> a fraud </w:t>
      </w:r>
      <w:r w:rsidR="00670F55" w:rsidRPr="00F00E0F">
        <w:rPr>
          <w:rFonts w:cstheme="minorHAnsi"/>
        </w:rPr>
        <w:t>and no medical research supported</w:t>
      </w:r>
      <w:r w:rsidR="00511EE1" w:rsidRPr="00F00E0F">
        <w:rPr>
          <w:rFonts w:cstheme="minorHAnsi"/>
        </w:rPr>
        <w:t xml:space="preserve"> his </w:t>
      </w:r>
      <w:r w:rsidR="00670F55" w:rsidRPr="00F00E0F">
        <w:rPr>
          <w:rFonts w:cstheme="minorHAnsi"/>
        </w:rPr>
        <w:t>claim</w:t>
      </w:r>
      <w:r w:rsidR="00511EE1" w:rsidRPr="00F00E0F">
        <w:rPr>
          <w:rFonts w:cstheme="minorHAnsi"/>
        </w:rPr>
        <w:t xml:space="preserve">. Even he did not have an </w:t>
      </w:r>
      <w:r w:rsidR="00670F55" w:rsidRPr="00F00E0F">
        <w:rPr>
          <w:rFonts w:cstheme="minorHAnsi"/>
        </w:rPr>
        <w:t>authentic</w:t>
      </w:r>
      <w:r w:rsidR="00511EE1" w:rsidRPr="00F00E0F">
        <w:rPr>
          <w:rFonts w:cstheme="minorHAnsi"/>
        </w:rPr>
        <w:t xml:space="preserve"> </w:t>
      </w:r>
      <w:r w:rsidR="00DA50EC" w:rsidRPr="00F00E0F">
        <w:rPr>
          <w:rFonts w:cstheme="minorHAnsi"/>
        </w:rPr>
        <w:t>degree. Furthermore</w:t>
      </w:r>
      <w:r w:rsidR="001F0B43" w:rsidRPr="00F00E0F">
        <w:rPr>
          <w:rFonts w:cstheme="minorHAnsi"/>
        </w:rPr>
        <w:t xml:space="preserve">, </w:t>
      </w:r>
      <w:r w:rsidR="00385993" w:rsidRPr="00F00E0F">
        <w:rPr>
          <w:rFonts w:cstheme="minorHAnsi"/>
        </w:rPr>
        <w:t>Pentagon officials can also be seen in the video as a White collar criminal.</w:t>
      </w:r>
      <w:r w:rsidR="006D7319" w:rsidRPr="00F00E0F">
        <w:rPr>
          <w:rFonts w:cstheme="minorHAnsi"/>
        </w:rPr>
        <w:t xml:space="preserve"> They have terms with </w:t>
      </w:r>
      <w:r w:rsidR="002F5593" w:rsidRPr="00F00E0F">
        <w:rPr>
          <w:rFonts w:cstheme="minorHAnsi"/>
        </w:rPr>
        <w:t xml:space="preserve">Chinese spy and sell him sensitive information of </w:t>
      </w:r>
      <w:r w:rsidR="00075368" w:rsidRPr="00F00E0F">
        <w:rPr>
          <w:rFonts w:cstheme="minorHAnsi"/>
        </w:rPr>
        <w:t>American</w:t>
      </w:r>
      <w:r w:rsidR="002F5593" w:rsidRPr="00F00E0F">
        <w:rPr>
          <w:rFonts w:cstheme="minorHAnsi"/>
        </w:rPr>
        <w:t>.</w:t>
      </w:r>
    </w:p>
    <w:p w:rsidR="00E93D6A" w:rsidRDefault="00127635" w:rsidP="00FD39D0">
      <w:pPr>
        <w:shd w:val="clear" w:color="auto" w:fill="FFFFFF"/>
        <w:spacing w:after="150"/>
      </w:pPr>
      <w:r w:rsidRPr="00BF6D5F">
        <w:rPr>
          <w:rFonts w:asciiTheme="majorBidi" w:hAnsiTheme="majorBidi" w:cstheme="majorBidi"/>
          <w:color w:val="111111"/>
        </w:rPr>
        <w:t>Hazel</w:t>
      </w:r>
      <w:r w:rsidRPr="00BF6D5F">
        <w:rPr>
          <w:rStyle w:val="apple-converted-space"/>
          <w:rFonts w:asciiTheme="majorBidi" w:hAnsiTheme="majorBidi" w:cstheme="majorBidi"/>
          <w:color w:val="111111"/>
        </w:rPr>
        <w:t> </w:t>
      </w:r>
      <w:r w:rsidRPr="00BF6D5F">
        <w:rPr>
          <w:rFonts w:asciiTheme="majorBidi" w:hAnsiTheme="majorBidi" w:cstheme="majorBidi"/>
          <w:color w:val="111111"/>
          <w:bdr w:val="none" w:sz="0" w:space="0" w:color="auto" w:frame="1"/>
        </w:rPr>
        <w:t>Croall's</w:t>
      </w:r>
      <w:r w:rsidR="00B77E7A" w:rsidRPr="00BF6D5F">
        <w:rPr>
          <w:rFonts w:asciiTheme="majorBidi" w:hAnsiTheme="majorBidi" w:cstheme="majorBidi"/>
          <w:color w:val="111111"/>
        </w:rPr>
        <w:t> </w:t>
      </w:r>
      <w:r w:rsidR="00B77E7A">
        <w:t>argue</w:t>
      </w:r>
      <w:r>
        <w:t xml:space="preserve"> that </w:t>
      </w:r>
      <w:r w:rsidR="0097373A">
        <w:t>White collar crime</w:t>
      </w:r>
      <w:r w:rsidR="006147EF">
        <w:t xml:space="preserve">s have an effect over </w:t>
      </w:r>
      <w:r w:rsidR="0097373A">
        <w:t>key areas of contemporary lif</w:t>
      </w:r>
      <w:r w:rsidR="006147EF">
        <w:t xml:space="preserve">e. </w:t>
      </w:r>
      <w:r w:rsidR="00A03421" w:rsidRPr="00833231">
        <w:t>Corporation’s</w:t>
      </w:r>
      <w:r w:rsidR="006147EF" w:rsidRPr="00833231">
        <w:t xml:space="preserve"> carryout different </w:t>
      </w:r>
      <w:r w:rsidR="00A03421" w:rsidRPr="00833231">
        <w:t>harmful</w:t>
      </w:r>
      <w:r w:rsidR="00DA50EC">
        <w:t xml:space="preserve"> </w:t>
      </w:r>
      <w:r w:rsidR="00A03421" w:rsidRPr="00833231">
        <w:t>activities</w:t>
      </w:r>
      <w:r w:rsidR="006147EF" w:rsidRPr="00833231">
        <w:t xml:space="preserve"> that</w:t>
      </w:r>
      <w:r w:rsidR="00A03421" w:rsidRPr="00833231">
        <w:t xml:space="preserve"> imperil</w:t>
      </w:r>
      <w:r w:rsidR="00684404" w:rsidRPr="00833231">
        <w:t xml:space="preserve"> the </w:t>
      </w:r>
      <w:r w:rsidR="00FB4600" w:rsidRPr="00833231">
        <w:t xml:space="preserve">wellbeing of workers and </w:t>
      </w:r>
      <w:r w:rsidR="00684404" w:rsidRPr="00833231">
        <w:t>consumers</w:t>
      </w:r>
      <w:r w:rsidR="00FB4600" w:rsidRPr="00833231">
        <w:t xml:space="preserve">. </w:t>
      </w:r>
      <w:r w:rsidR="00F00E0F" w:rsidRPr="00833231">
        <w:t>White</w:t>
      </w:r>
      <w:r w:rsidR="00F00E0F" w:rsidRPr="00F00E0F">
        <w:rPr>
          <w:rFonts w:cstheme="minorHAnsi"/>
        </w:rPr>
        <w:t xml:space="preserve"> collar crimes can e</w:t>
      </w:r>
      <w:r w:rsidR="00F15F1E">
        <w:rPr>
          <w:rFonts w:cstheme="minorHAnsi"/>
        </w:rPr>
        <w:t xml:space="preserve">ven </w:t>
      </w:r>
      <w:r w:rsidR="008F743D">
        <w:rPr>
          <w:rFonts w:cstheme="minorHAnsi"/>
        </w:rPr>
        <w:t xml:space="preserve">kill and injure </w:t>
      </w:r>
      <w:r w:rsidR="00484578">
        <w:rPr>
          <w:rFonts w:cstheme="minorHAnsi"/>
        </w:rPr>
        <w:t>people</w:t>
      </w:r>
      <w:r w:rsidR="00F15F1E">
        <w:rPr>
          <w:rFonts w:cstheme="minorHAnsi"/>
        </w:rPr>
        <w:t xml:space="preserve"> such as the case of </w:t>
      </w:r>
      <w:r w:rsidR="00F00E0F" w:rsidRPr="00F00E0F">
        <w:rPr>
          <w:rFonts w:eastAsia="Times New Roman" w:cstheme="minorHAnsi"/>
          <w:color w:val="000000"/>
          <w:kern w:val="0"/>
          <w:lang w:eastAsia="en-US"/>
        </w:rPr>
        <w:t>Takata airbags</w:t>
      </w:r>
      <w:r w:rsidR="002F4927">
        <w:rPr>
          <w:rFonts w:eastAsia="Times New Roman" w:cstheme="minorHAnsi"/>
          <w:color w:val="000000"/>
          <w:kern w:val="0"/>
          <w:lang w:eastAsia="en-US"/>
        </w:rPr>
        <w:fldChar w:fldCharType="begin"/>
      </w:r>
      <w:r w:rsidR="0042054D">
        <w:rPr>
          <w:rFonts w:eastAsia="Times New Roman" w:cstheme="minorHAnsi"/>
          <w:color w:val="000000"/>
          <w:kern w:val="0"/>
          <w:lang w:eastAsia="en-US"/>
        </w:rPr>
        <w:instrText xml:space="preserve"> ADDIN ZOTERO_ITEM CSL_CITATION {"citationID":"9et4amm5","properties":{"formattedCitation":"(The real news network, 2016)","plainCitation":"(The real news network, 2016)","noteIndex":0},"citationItems":[{"id":2294,"uris":["http://zotero.org/users/local/KZl8ZL3A/items/MH6RM6IT"],"uri":["http://zotero.org/users/local/KZl8ZL3A/items/MH6RM6IT"],"itemData":{"id":2294,"type":"webpage","title":"White-Collar Crime Kills and Maims More Than the Crimes of the Poor","URL":"https://www.youtube.com/watch?v=mICkqWwGPT4&amp;feature=youtu.be","author":[{"family":"The real news network","given":""}],"issued":{"date-parts":[["2016"]]}}}],"schema":"https://github.com/citation-style-language/schema/raw/master/csl-citation.json"} </w:instrText>
      </w:r>
      <w:r w:rsidR="002F4927">
        <w:rPr>
          <w:rFonts w:eastAsia="Times New Roman" w:cstheme="minorHAnsi"/>
          <w:color w:val="000000"/>
          <w:kern w:val="0"/>
          <w:lang w:eastAsia="en-US"/>
        </w:rPr>
        <w:fldChar w:fldCharType="separate"/>
      </w:r>
      <w:r w:rsidR="0042054D" w:rsidRPr="0042054D">
        <w:rPr>
          <w:rFonts w:ascii="Times New Roman" w:hAnsi="Times New Roman" w:cs="Times New Roman"/>
        </w:rPr>
        <w:t>(The real news network, 2016)</w:t>
      </w:r>
      <w:r w:rsidR="002F4927">
        <w:rPr>
          <w:rFonts w:eastAsia="Times New Roman" w:cstheme="minorHAnsi"/>
          <w:color w:val="000000"/>
          <w:kern w:val="0"/>
          <w:lang w:eastAsia="en-US"/>
        </w:rPr>
        <w:fldChar w:fldCharType="end"/>
      </w:r>
      <w:r w:rsidR="00F00E0F" w:rsidRPr="00F00E0F">
        <w:rPr>
          <w:rFonts w:eastAsia="Times New Roman" w:cstheme="minorHAnsi"/>
          <w:color w:val="000000"/>
          <w:kern w:val="0"/>
          <w:lang w:eastAsia="en-US"/>
        </w:rPr>
        <w:t>.</w:t>
      </w:r>
      <w:r w:rsidR="00D80567">
        <w:rPr>
          <w:rFonts w:eastAsia="Times New Roman" w:cstheme="minorHAnsi"/>
          <w:color w:val="000000"/>
          <w:kern w:val="0"/>
          <w:lang w:eastAsia="en-US"/>
        </w:rPr>
        <w:t xml:space="preserve"> These </w:t>
      </w:r>
      <w:r w:rsidR="00B7197C">
        <w:rPr>
          <w:rFonts w:eastAsia="Times New Roman" w:cstheme="minorHAnsi"/>
          <w:color w:val="000000"/>
          <w:kern w:val="0"/>
          <w:lang w:eastAsia="en-US"/>
        </w:rPr>
        <w:t>criminals</w:t>
      </w:r>
      <w:r w:rsidR="00D80567">
        <w:rPr>
          <w:rFonts w:eastAsia="Times New Roman" w:cstheme="minorHAnsi"/>
          <w:color w:val="000000"/>
          <w:kern w:val="0"/>
          <w:lang w:eastAsia="en-US"/>
        </w:rPr>
        <w:t xml:space="preserve"> also </w:t>
      </w:r>
      <w:r w:rsidR="00F00E0F" w:rsidRPr="00F00E0F">
        <w:rPr>
          <w:rFonts w:eastAsia="Times New Roman" w:cstheme="minorHAnsi"/>
          <w:color w:val="000000"/>
          <w:kern w:val="0"/>
          <w:lang w:eastAsia="en-US"/>
        </w:rPr>
        <w:t>understate the pollution</w:t>
      </w:r>
      <w:r w:rsidR="006F5584">
        <w:rPr>
          <w:rFonts w:eastAsia="Times New Roman" w:cstheme="minorHAnsi"/>
          <w:color w:val="000000"/>
          <w:kern w:val="0"/>
          <w:lang w:eastAsia="en-US"/>
        </w:rPr>
        <w:t xml:space="preserve"> and provide wrong</w:t>
      </w:r>
      <w:r w:rsidR="00426287">
        <w:rPr>
          <w:rFonts w:eastAsia="Times New Roman" w:cstheme="minorHAnsi"/>
          <w:color w:val="000000"/>
          <w:kern w:val="0"/>
          <w:lang w:eastAsia="en-US"/>
        </w:rPr>
        <w:t xml:space="preserve"> information</w:t>
      </w:r>
      <w:r w:rsidR="00F00E0F" w:rsidRPr="00F00E0F">
        <w:rPr>
          <w:rFonts w:eastAsia="Times New Roman" w:cstheme="minorHAnsi"/>
          <w:color w:val="000000"/>
          <w:kern w:val="0"/>
          <w:lang w:eastAsia="en-US"/>
        </w:rPr>
        <w:t xml:space="preserve"> about building materials</w:t>
      </w:r>
      <w:r w:rsidR="00426287">
        <w:rPr>
          <w:rFonts w:eastAsia="Times New Roman" w:cstheme="minorHAnsi"/>
          <w:color w:val="000000"/>
          <w:kern w:val="0"/>
          <w:lang w:eastAsia="en-US"/>
        </w:rPr>
        <w:t xml:space="preserve">. Such frauds have been seen in </w:t>
      </w:r>
      <w:r w:rsidR="00F00E0F" w:rsidRPr="00F00E0F">
        <w:rPr>
          <w:rFonts w:eastAsia="Times New Roman" w:cstheme="minorHAnsi"/>
          <w:color w:val="000000"/>
          <w:kern w:val="0"/>
          <w:lang w:eastAsia="en-US"/>
        </w:rPr>
        <w:t>China and Turkey</w:t>
      </w:r>
      <w:r w:rsidR="002C2262">
        <w:rPr>
          <w:rFonts w:eastAsia="Times New Roman" w:cstheme="minorHAnsi"/>
          <w:color w:val="000000"/>
          <w:kern w:val="0"/>
          <w:lang w:eastAsia="en-US"/>
        </w:rPr>
        <w:t xml:space="preserve"> that result in the death</w:t>
      </w:r>
      <w:r w:rsidR="00165F43">
        <w:rPr>
          <w:rFonts w:eastAsia="Times New Roman" w:cstheme="minorHAnsi"/>
          <w:color w:val="000000"/>
          <w:kern w:val="0"/>
          <w:lang w:eastAsia="en-US"/>
        </w:rPr>
        <w:t xml:space="preserve"> of thousands of </w:t>
      </w:r>
      <w:r w:rsidR="00DA50EC">
        <w:rPr>
          <w:rFonts w:eastAsia="Times New Roman" w:cstheme="minorHAnsi"/>
          <w:color w:val="000000"/>
          <w:kern w:val="0"/>
          <w:lang w:eastAsia="en-US"/>
        </w:rPr>
        <w:t>people. Therefore</w:t>
      </w:r>
      <w:r w:rsidR="00415857">
        <w:rPr>
          <w:rFonts w:eastAsia="Times New Roman" w:cstheme="minorHAnsi"/>
          <w:color w:val="000000"/>
          <w:kern w:val="0"/>
          <w:lang w:eastAsia="en-US"/>
        </w:rPr>
        <w:t xml:space="preserve">, </w:t>
      </w:r>
      <w:r w:rsidR="00542682">
        <w:rPr>
          <w:rFonts w:eastAsia="Times New Roman" w:cstheme="minorHAnsi"/>
          <w:color w:val="000000"/>
          <w:kern w:val="0"/>
          <w:lang w:eastAsia="en-US"/>
        </w:rPr>
        <w:t>their</w:t>
      </w:r>
      <w:r w:rsidR="00DA50EC">
        <w:rPr>
          <w:rFonts w:eastAsia="Times New Roman" w:cstheme="minorHAnsi"/>
          <w:color w:val="000000"/>
          <w:kern w:val="0"/>
          <w:lang w:eastAsia="en-US"/>
        </w:rPr>
        <w:t xml:space="preserve"> </w:t>
      </w:r>
      <w:r w:rsidR="00542682">
        <w:rPr>
          <w:rFonts w:eastAsia="Times New Roman" w:cstheme="minorHAnsi"/>
          <w:color w:val="000000"/>
          <w:kern w:val="0"/>
          <w:lang w:eastAsia="en-US"/>
        </w:rPr>
        <w:t>activities</w:t>
      </w:r>
      <w:r w:rsidR="00DA50EC">
        <w:rPr>
          <w:rFonts w:eastAsia="Times New Roman" w:cstheme="minorHAnsi"/>
          <w:color w:val="000000"/>
          <w:kern w:val="0"/>
          <w:lang w:eastAsia="en-US"/>
        </w:rPr>
        <w:t xml:space="preserve"> </w:t>
      </w:r>
      <w:r w:rsidR="00E1260E">
        <w:t>comprehensive</w:t>
      </w:r>
      <w:r w:rsidR="00DA50EC">
        <w:t xml:space="preserve"> </w:t>
      </w:r>
      <w:r w:rsidR="00E1260E">
        <w:t>affect</w:t>
      </w:r>
      <w:r w:rsidR="00415857">
        <w:t xml:space="preserve"> public health and the </w:t>
      </w:r>
      <w:r w:rsidR="00DA50EC">
        <w:t>environment. They</w:t>
      </w:r>
      <w:r w:rsidR="00FA15CD">
        <w:t xml:space="preserve"> are more serious in their nature as compared to blue-collar </w:t>
      </w:r>
      <w:r w:rsidR="009A00C1">
        <w:t>crimes</w:t>
      </w:r>
      <w:r w:rsidR="00FA15CD">
        <w:t xml:space="preserve"> as </w:t>
      </w:r>
      <w:r w:rsidR="0000252C">
        <w:t xml:space="preserve">they affect a large number of people and can even result in their </w:t>
      </w:r>
      <w:r w:rsidR="00A51130">
        <w:t>death</w:t>
      </w:r>
      <w:r w:rsidR="0000252C">
        <w:t xml:space="preserve"> and injury. </w:t>
      </w:r>
      <w:r w:rsidR="001F5F4F">
        <w:t xml:space="preserve">Previously, </w:t>
      </w:r>
      <w:r w:rsidR="00181B14">
        <w:t xml:space="preserve">criminologists consider crimes only committed by </w:t>
      </w:r>
      <w:r w:rsidR="001F5F4F">
        <w:t>lower-class offenders</w:t>
      </w:r>
      <w:r w:rsidR="00181B14">
        <w:t xml:space="preserve"> who were mainly seen in</w:t>
      </w:r>
      <w:r w:rsidR="001F5F4F">
        <w:t xml:space="preserve"> courts and prisons.</w:t>
      </w:r>
      <w:r>
        <w:t xml:space="preserve"> The research was also mostly conducted to know about the causes of crimes committed by offenders</w:t>
      </w:r>
      <w:r w:rsidR="001F5F4F">
        <w:t xml:space="preserve"> in poverty and </w:t>
      </w:r>
      <w:r>
        <w:t>scarcity.</w:t>
      </w:r>
    </w:p>
    <w:p w:rsidR="00A05E6E" w:rsidRDefault="00127635" w:rsidP="00E91403">
      <w:pPr>
        <w:shd w:val="clear" w:color="auto" w:fill="FFFFFF"/>
        <w:spacing w:after="150"/>
      </w:pPr>
      <w:r w:rsidRPr="001D47C7">
        <w:rPr>
          <w:rFonts w:ascii="Times New Roman" w:hAnsi="Times New Roman" w:cs="Times New Roman"/>
        </w:rPr>
        <w:t>White-collar</w:t>
      </w:r>
      <w:r w:rsidR="00DA50EC">
        <w:rPr>
          <w:rFonts w:ascii="Times New Roman" w:hAnsi="Times New Roman" w:cs="Times New Roman"/>
        </w:rPr>
        <w:t xml:space="preserve"> </w:t>
      </w:r>
      <w:r w:rsidRPr="001D47C7">
        <w:rPr>
          <w:rFonts w:ascii="Times New Roman" w:hAnsi="Times New Roman" w:cs="Times New Roman"/>
        </w:rPr>
        <w:t xml:space="preserve">offenders </w:t>
      </w:r>
      <w:r>
        <w:rPr>
          <w:rFonts w:ascii="Times New Roman" w:hAnsi="Times New Roman" w:cs="Times New Roman"/>
        </w:rPr>
        <w:t>go</w:t>
      </w:r>
      <w:r w:rsidR="00FD39D0">
        <w:rPr>
          <w:rFonts w:ascii="Times New Roman" w:hAnsi="Times New Roman" w:cs="Times New Roman"/>
        </w:rPr>
        <w:t xml:space="preserve"> for white </w:t>
      </w:r>
      <w:r w:rsidR="00FD39D0" w:rsidRPr="007F6651">
        <w:t xml:space="preserve">collar crimes due to the </w:t>
      </w:r>
      <w:r w:rsidR="002568D7">
        <w:t xml:space="preserve">larger </w:t>
      </w:r>
      <w:r w:rsidRPr="007F6651">
        <w:t>financial</w:t>
      </w:r>
      <w:r w:rsidR="00DA50EC">
        <w:t xml:space="preserve"> </w:t>
      </w:r>
      <w:r w:rsidRPr="007F6651">
        <w:t>gains</w:t>
      </w:r>
      <w:r w:rsidR="00FD39D0" w:rsidRPr="007F6651">
        <w:t>.</w:t>
      </w:r>
      <w:r w:rsidR="007F3AFA" w:rsidRPr="007F6651">
        <w:t xml:space="preserve"> They </w:t>
      </w:r>
      <w:r w:rsidR="00A214F5">
        <w:t xml:space="preserve">have </w:t>
      </w:r>
      <w:r w:rsidR="00A214F5" w:rsidRPr="00481339">
        <w:t xml:space="preserve">economic and political power and can </w:t>
      </w:r>
      <w:r w:rsidR="007F3AFA" w:rsidRPr="00481339">
        <w:t xml:space="preserve">have larger gains as a result of these crimes as compared to gains </w:t>
      </w:r>
      <w:r w:rsidR="000D3544" w:rsidRPr="00481339">
        <w:t xml:space="preserve">that street criminals can </w:t>
      </w:r>
      <w:r w:rsidR="00DA50EC" w:rsidRPr="00383C01">
        <w:t>have. These</w:t>
      </w:r>
      <w:r w:rsidR="008D505E" w:rsidRPr="00383C01">
        <w:t xml:space="preserve"> have an effect on every field of human life.</w:t>
      </w:r>
      <w:r w:rsidR="00DA50EC">
        <w:t xml:space="preserve"> </w:t>
      </w:r>
      <w:r w:rsidR="007C532F">
        <w:t>In</w:t>
      </w:r>
      <w:r>
        <w:t xml:space="preserve"> today </w:t>
      </w:r>
      <w:r w:rsidR="007C532F">
        <w:t>society</w:t>
      </w:r>
      <w:r>
        <w:t xml:space="preserve">, </w:t>
      </w:r>
      <w:r w:rsidR="007C532F">
        <w:t>these</w:t>
      </w:r>
      <w:r>
        <w:t xml:space="preserve"> are not </w:t>
      </w:r>
      <w:r w:rsidR="007C532F">
        <w:t>only</w:t>
      </w:r>
      <w:r>
        <w:t xml:space="preserve"> affecting </w:t>
      </w:r>
      <w:r w:rsidR="007C532F">
        <w:t>the financial</w:t>
      </w:r>
      <w:r w:rsidR="00DA50EC">
        <w:t xml:space="preserve"> </w:t>
      </w:r>
      <w:r w:rsidR="007C532F">
        <w:t>sector</w:t>
      </w:r>
      <w:r>
        <w:t xml:space="preserve"> but </w:t>
      </w:r>
      <w:r w:rsidR="0010727A">
        <w:t xml:space="preserve">are also affecting the </w:t>
      </w:r>
      <w:r w:rsidR="00E91403" w:rsidRPr="00CB6DA6">
        <w:t>occupational health and safety</w:t>
      </w:r>
      <w:r w:rsidR="00E91403">
        <w:t xml:space="preserve"> and </w:t>
      </w:r>
      <w:r w:rsidR="00E91403" w:rsidRPr="00CB6DA6">
        <w:t>the environ</w:t>
      </w:r>
      <w:r w:rsidR="00E91403">
        <w:t>ment.</w:t>
      </w:r>
    </w:p>
    <w:p w:rsidR="00E91403" w:rsidRPr="00A05E6E" w:rsidRDefault="00E91403" w:rsidP="00E91403">
      <w:pPr>
        <w:shd w:val="clear" w:color="auto" w:fill="FFFFFF"/>
        <w:spacing w:after="150"/>
      </w:pPr>
    </w:p>
    <w:p w:rsidR="008D505E" w:rsidRPr="00E1260E" w:rsidRDefault="008D505E" w:rsidP="002E0108">
      <w:pPr>
        <w:shd w:val="clear" w:color="auto" w:fill="FFFFFF"/>
        <w:spacing w:after="150"/>
        <w:rPr>
          <w:rFonts w:eastAsia="Times New Roman" w:cstheme="minorHAnsi"/>
          <w:color w:val="000000"/>
          <w:kern w:val="0"/>
          <w:lang w:eastAsia="en-US"/>
        </w:rPr>
      </w:pPr>
    </w:p>
    <w:p w:rsidR="00B02434" w:rsidRPr="00F00E0F" w:rsidRDefault="00B02434" w:rsidP="00F00E0F">
      <w:pPr>
        <w:jc w:val="both"/>
        <w:rPr>
          <w:rFonts w:cstheme="minorHAnsi"/>
        </w:rPr>
      </w:pPr>
    </w:p>
    <w:p w:rsidR="00EE35C0" w:rsidRPr="00F00E0F" w:rsidRDefault="00EE35C0" w:rsidP="00E91403">
      <w:pPr>
        <w:ind w:firstLine="0"/>
        <w:jc w:val="both"/>
        <w:outlineLvl w:val="0"/>
        <w:rPr>
          <w:rFonts w:cstheme="minorHAnsi"/>
        </w:rPr>
      </w:pPr>
    </w:p>
    <w:p w:rsidR="00B02434" w:rsidRPr="00F00E0F" w:rsidRDefault="00127635" w:rsidP="00F00E0F">
      <w:pPr>
        <w:ind w:left="2160"/>
        <w:jc w:val="both"/>
        <w:outlineLvl w:val="0"/>
        <w:rPr>
          <w:rFonts w:cstheme="minorHAnsi"/>
        </w:rPr>
      </w:pPr>
      <w:r w:rsidRPr="00F00E0F">
        <w:rPr>
          <w:rFonts w:cstheme="minorHAnsi"/>
        </w:rPr>
        <w:t xml:space="preserve"> References </w:t>
      </w:r>
    </w:p>
    <w:p w:rsidR="0042054D" w:rsidRPr="0042054D" w:rsidRDefault="002F4927" w:rsidP="0042054D">
      <w:pPr>
        <w:pStyle w:val="Bibliography"/>
        <w:rPr>
          <w:rFonts w:ascii="Times New Roman" w:hAnsi="Times New Roman" w:cs="Times New Roman"/>
        </w:rPr>
      </w:pPr>
      <w:r w:rsidRPr="00F00E0F">
        <w:rPr>
          <w:rFonts w:cstheme="minorHAnsi"/>
        </w:rPr>
        <w:fldChar w:fldCharType="begin"/>
      </w:r>
      <w:r w:rsidR="00127635" w:rsidRPr="00F00E0F">
        <w:rPr>
          <w:rFonts w:cstheme="minorHAnsi"/>
        </w:rPr>
        <w:instrText xml:space="preserve"> ADDIN ZOTERO_BIBL {"uncited":[],"omitted":[],"custom":[]} CSL_BIBLIOGRAPHY </w:instrText>
      </w:r>
      <w:r w:rsidRPr="00F00E0F">
        <w:rPr>
          <w:rFonts w:cstheme="minorHAnsi"/>
        </w:rPr>
        <w:fldChar w:fldCharType="separate"/>
      </w:r>
      <w:r w:rsidR="00127635" w:rsidRPr="0042054D">
        <w:rPr>
          <w:rFonts w:ascii="Times New Roman" w:hAnsi="Times New Roman" w:cs="Times New Roman"/>
        </w:rPr>
        <w:t>CBS news. (2011). "60 Minutes" Presents 21st Century Cons. Retrieved from https://www.youtube.com/watch?v=eTu9kgsZoV0&amp;feature=youtu.be</w:t>
      </w:r>
    </w:p>
    <w:p w:rsidR="0042054D" w:rsidRPr="0042054D" w:rsidRDefault="00127635" w:rsidP="0042054D">
      <w:pPr>
        <w:pStyle w:val="Bibliography"/>
        <w:rPr>
          <w:rFonts w:ascii="Times New Roman" w:hAnsi="Times New Roman" w:cs="Times New Roman"/>
        </w:rPr>
      </w:pPr>
      <w:r w:rsidRPr="0042054D">
        <w:rPr>
          <w:rFonts w:ascii="Times New Roman" w:hAnsi="Times New Roman" w:cs="Times New Roman"/>
        </w:rPr>
        <w:t xml:space="preserve">Cohen, M. A. (2015). Willingness to Pay to Reduce White-Collar and Corporate Crime. </w:t>
      </w:r>
      <w:r w:rsidRPr="0042054D">
        <w:rPr>
          <w:rFonts w:ascii="Times New Roman" w:hAnsi="Times New Roman" w:cs="Times New Roman"/>
          <w:i/>
          <w:iCs/>
        </w:rPr>
        <w:t>Journal of Benefit-Cost Analysis</w:t>
      </w:r>
      <w:r w:rsidRPr="0042054D">
        <w:rPr>
          <w:rFonts w:ascii="Times New Roman" w:hAnsi="Times New Roman" w:cs="Times New Roman"/>
        </w:rPr>
        <w:t xml:space="preserve">, </w:t>
      </w:r>
      <w:r w:rsidRPr="0042054D">
        <w:rPr>
          <w:rFonts w:ascii="Times New Roman" w:hAnsi="Times New Roman" w:cs="Times New Roman"/>
          <w:i/>
          <w:iCs/>
        </w:rPr>
        <w:t>6</w:t>
      </w:r>
      <w:r w:rsidRPr="0042054D">
        <w:rPr>
          <w:rFonts w:ascii="Times New Roman" w:hAnsi="Times New Roman" w:cs="Times New Roman"/>
        </w:rPr>
        <w:t>(2), 305–324.</w:t>
      </w:r>
    </w:p>
    <w:p w:rsidR="0042054D" w:rsidRPr="0042054D" w:rsidRDefault="00127635" w:rsidP="0042054D">
      <w:pPr>
        <w:pStyle w:val="Bibliography"/>
        <w:rPr>
          <w:rFonts w:ascii="Times New Roman" w:hAnsi="Times New Roman" w:cs="Times New Roman"/>
        </w:rPr>
      </w:pPr>
      <w:r w:rsidRPr="0042054D">
        <w:rPr>
          <w:rFonts w:ascii="Times New Roman" w:hAnsi="Times New Roman" w:cs="Times New Roman"/>
        </w:rPr>
        <w:t>The real news network. (2016). White-Collar Crime Kills and Maims More Than the Crimes of the Poor. Retrieved from https://www.youtube.com/watch?v=mICkqWwGPT4&amp;feature=youtu.be</w:t>
      </w:r>
    </w:p>
    <w:p w:rsidR="002F170D" w:rsidRPr="00F00E0F" w:rsidRDefault="002F4927" w:rsidP="00F00E0F">
      <w:pPr>
        <w:ind w:firstLine="0"/>
        <w:rPr>
          <w:rFonts w:cstheme="minorHAnsi"/>
        </w:rPr>
      </w:pPr>
      <w:r w:rsidRPr="00F00E0F">
        <w:rPr>
          <w:rFonts w:cstheme="minorHAnsi"/>
        </w:rPr>
        <w:fldChar w:fldCharType="end"/>
      </w:r>
    </w:p>
    <w:sectPr w:rsidR="002F170D" w:rsidRPr="00F00E0F" w:rsidSect="00203EF4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25DD1" w:rsidRDefault="00E25DD1">
      <w:pPr>
        <w:spacing w:line="240" w:lineRule="auto"/>
      </w:pPr>
      <w:r>
        <w:separator/>
      </w:r>
    </w:p>
  </w:endnote>
  <w:endnote w:type="continuationSeparator" w:id="1">
    <w:p w:rsidR="00E25DD1" w:rsidRDefault="00E25DD1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25DD1" w:rsidRDefault="00E25DD1">
      <w:pPr>
        <w:spacing w:line="240" w:lineRule="auto"/>
      </w:pPr>
      <w:r>
        <w:separator/>
      </w:r>
    </w:p>
  </w:footnote>
  <w:footnote w:type="continuationSeparator" w:id="1">
    <w:p w:rsidR="00E25DD1" w:rsidRDefault="00E25DD1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978" w:rsidRPr="00D21AF7" w:rsidRDefault="00127635" w:rsidP="00D21AF7">
    <w:pPr>
      <w:pStyle w:val="Header"/>
    </w:pPr>
    <w:r>
      <w:rPr>
        <w:rFonts w:ascii="Times New Roman" w:hAnsi="Times New Roman" w:cs="Times New Roman"/>
      </w:rPr>
      <w:t>RESPONSE ESSAY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B69FF" w:rsidRPr="008B69FF" w:rsidRDefault="00127635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D21AF7">
      <w:rPr>
        <w:rFonts w:ascii="Times New Roman" w:hAnsi="Times New Roman" w:cs="Times New Roman"/>
      </w:rPr>
      <w:t>RESPONSE ESSAY</w:t>
    </w:r>
    <w:r w:rsidR="00D21AF7">
      <w:rPr>
        <w:rFonts w:ascii="Times New Roman" w:hAnsi="Times New Roman" w:cs="Times New Roman"/>
      </w:rPr>
      <w:tab/>
    </w:r>
    <w:r w:rsidR="00D21AF7">
      <w:rPr>
        <w:rFonts w:ascii="Times New Roman" w:hAnsi="Times New Roman" w:cs="Times New Roman"/>
      </w:rPr>
      <w:tab/>
    </w:r>
    <w:r w:rsidR="00D21AF7">
      <w:rPr>
        <w:rFonts w:ascii="Times New Roman" w:hAnsi="Times New Roman" w:cs="Times New Roman"/>
      </w:rPr>
      <w:tab/>
    </w:r>
    <w:r w:rsidR="00D21AF7">
      <w:rPr>
        <w:rFonts w:ascii="Times New Roman" w:hAnsi="Times New Roman" w:cs="Times New Roman"/>
      </w:rPr>
      <w:tab/>
    </w:r>
    <w:r w:rsidR="00D21AF7">
      <w:rPr>
        <w:rFonts w:ascii="Times New Roman" w:hAnsi="Times New Roman" w:cs="Times New Roman"/>
      </w:rPr>
      <w:tab/>
    </w:r>
    <w:r w:rsidR="00D21AF7">
      <w:rPr>
        <w:rFonts w:ascii="Times New Roman" w:hAnsi="Times New Roman" w:cs="Times New Roman"/>
      </w:rPr>
      <w:tab/>
    </w:r>
    <w:r w:rsidR="00D21AF7">
      <w:rPr>
        <w:rFonts w:ascii="Times New Roman" w:hAnsi="Times New Roman" w:cs="Times New Roman"/>
      </w:rPr>
      <w:tab/>
    </w:r>
    <w:r w:rsidR="00D21AF7">
      <w:rPr>
        <w:rFonts w:ascii="Times New Roman" w:hAnsi="Times New Roman" w:cs="Times New Roman"/>
      </w:rPr>
      <w:tab/>
      <w:t>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323E2C50"/>
    <w:multiLevelType w:val="hybridMultilevel"/>
    <w:tmpl w:val="5088CB70"/>
    <w:lvl w:ilvl="0" w:tplc="D5001B3C">
      <w:start w:val="1"/>
      <w:numFmt w:val="decimal"/>
      <w:lvlText w:val="%1."/>
      <w:lvlJc w:val="left"/>
      <w:pPr>
        <w:ind w:left="720" w:hanging="360"/>
      </w:pPr>
      <w:rPr>
        <w:rFonts w:asciiTheme="majorBidi" w:eastAsia="Times New Roman" w:hAnsiTheme="majorBidi" w:cstheme="majorBidi"/>
      </w:rPr>
    </w:lvl>
    <w:lvl w:ilvl="1" w:tplc="110A289E" w:tentative="1">
      <w:start w:val="1"/>
      <w:numFmt w:val="lowerLetter"/>
      <w:lvlText w:val="%2."/>
      <w:lvlJc w:val="left"/>
      <w:pPr>
        <w:ind w:left="1440" w:hanging="360"/>
      </w:pPr>
    </w:lvl>
    <w:lvl w:ilvl="2" w:tplc="91085866" w:tentative="1">
      <w:start w:val="1"/>
      <w:numFmt w:val="lowerRoman"/>
      <w:lvlText w:val="%3."/>
      <w:lvlJc w:val="right"/>
      <w:pPr>
        <w:ind w:left="2160" w:hanging="180"/>
      </w:pPr>
    </w:lvl>
    <w:lvl w:ilvl="3" w:tplc="ABECEFA2" w:tentative="1">
      <w:start w:val="1"/>
      <w:numFmt w:val="decimal"/>
      <w:lvlText w:val="%4."/>
      <w:lvlJc w:val="left"/>
      <w:pPr>
        <w:ind w:left="2880" w:hanging="360"/>
      </w:pPr>
    </w:lvl>
    <w:lvl w:ilvl="4" w:tplc="DF9E4B08" w:tentative="1">
      <w:start w:val="1"/>
      <w:numFmt w:val="lowerLetter"/>
      <w:lvlText w:val="%5."/>
      <w:lvlJc w:val="left"/>
      <w:pPr>
        <w:ind w:left="3600" w:hanging="360"/>
      </w:pPr>
    </w:lvl>
    <w:lvl w:ilvl="5" w:tplc="E35CE378" w:tentative="1">
      <w:start w:val="1"/>
      <w:numFmt w:val="lowerRoman"/>
      <w:lvlText w:val="%6."/>
      <w:lvlJc w:val="right"/>
      <w:pPr>
        <w:ind w:left="4320" w:hanging="180"/>
      </w:pPr>
    </w:lvl>
    <w:lvl w:ilvl="6" w:tplc="1DBC0646" w:tentative="1">
      <w:start w:val="1"/>
      <w:numFmt w:val="decimal"/>
      <w:lvlText w:val="%7."/>
      <w:lvlJc w:val="left"/>
      <w:pPr>
        <w:ind w:left="5040" w:hanging="360"/>
      </w:pPr>
    </w:lvl>
    <w:lvl w:ilvl="7" w:tplc="FE1E7196" w:tentative="1">
      <w:start w:val="1"/>
      <w:numFmt w:val="lowerLetter"/>
      <w:lvlText w:val="%8."/>
      <w:lvlJc w:val="left"/>
      <w:pPr>
        <w:ind w:left="5760" w:hanging="360"/>
      </w:pPr>
    </w:lvl>
    <w:lvl w:ilvl="8" w:tplc="1612131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efaultTabStop w:val="720"/>
  <w:characterSpacingControl w:val="doNotCompress"/>
  <w:footnotePr>
    <w:pos w:val="beneathText"/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MDIzMbKwNDUxsTQ3szRQ0lEKTi0uzszPAykwrwUA7JKy+SwAAAA="/>
  </w:docVars>
  <w:rsids>
    <w:rsidRoot w:val="005C39B5"/>
    <w:rsid w:val="0000252C"/>
    <w:rsid w:val="000322B1"/>
    <w:rsid w:val="000347E8"/>
    <w:rsid w:val="00037959"/>
    <w:rsid w:val="00075368"/>
    <w:rsid w:val="000A40AE"/>
    <w:rsid w:val="000D3544"/>
    <w:rsid w:val="000D3F41"/>
    <w:rsid w:val="000D7595"/>
    <w:rsid w:val="000E7CBA"/>
    <w:rsid w:val="00100586"/>
    <w:rsid w:val="0010727A"/>
    <w:rsid w:val="001251FA"/>
    <w:rsid w:val="00127635"/>
    <w:rsid w:val="00133184"/>
    <w:rsid w:val="001550F9"/>
    <w:rsid w:val="00165F43"/>
    <w:rsid w:val="00181B14"/>
    <w:rsid w:val="00185D3D"/>
    <w:rsid w:val="00186DE3"/>
    <w:rsid w:val="001A167E"/>
    <w:rsid w:val="001C5DF8"/>
    <w:rsid w:val="001D1411"/>
    <w:rsid w:val="001D47C7"/>
    <w:rsid w:val="001F0B43"/>
    <w:rsid w:val="001F185A"/>
    <w:rsid w:val="001F5F4F"/>
    <w:rsid w:val="00203EF4"/>
    <w:rsid w:val="002568D7"/>
    <w:rsid w:val="002728DA"/>
    <w:rsid w:val="00294E41"/>
    <w:rsid w:val="002B1C36"/>
    <w:rsid w:val="002C2262"/>
    <w:rsid w:val="002D6354"/>
    <w:rsid w:val="002E0108"/>
    <w:rsid w:val="002E7A1A"/>
    <w:rsid w:val="002F170D"/>
    <w:rsid w:val="002F4927"/>
    <w:rsid w:val="002F5593"/>
    <w:rsid w:val="003079E0"/>
    <w:rsid w:val="00325707"/>
    <w:rsid w:val="003303BF"/>
    <w:rsid w:val="00334E68"/>
    <w:rsid w:val="00340027"/>
    <w:rsid w:val="00355DCA"/>
    <w:rsid w:val="00383C01"/>
    <w:rsid w:val="00385993"/>
    <w:rsid w:val="00386FC3"/>
    <w:rsid w:val="00387C64"/>
    <w:rsid w:val="003A4051"/>
    <w:rsid w:val="003B5824"/>
    <w:rsid w:val="003D3885"/>
    <w:rsid w:val="003E5B62"/>
    <w:rsid w:val="00403D87"/>
    <w:rsid w:val="00415857"/>
    <w:rsid w:val="0042054D"/>
    <w:rsid w:val="0042442B"/>
    <w:rsid w:val="00426287"/>
    <w:rsid w:val="004270A4"/>
    <w:rsid w:val="0043215F"/>
    <w:rsid w:val="004724D7"/>
    <w:rsid w:val="00480065"/>
    <w:rsid w:val="00481339"/>
    <w:rsid w:val="00484578"/>
    <w:rsid w:val="00490742"/>
    <w:rsid w:val="004D4A5D"/>
    <w:rsid w:val="004E0310"/>
    <w:rsid w:val="00511EE1"/>
    <w:rsid w:val="0051485B"/>
    <w:rsid w:val="005211E4"/>
    <w:rsid w:val="005315E4"/>
    <w:rsid w:val="00542682"/>
    <w:rsid w:val="00551A02"/>
    <w:rsid w:val="005534FA"/>
    <w:rsid w:val="0056096C"/>
    <w:rsid w:val="005621B6"/>
    <w:rsid w:val="005A49F5"/>
    <w:rsid w:val="005B3A43"/>
    <w:rsid w:val="005B6F3D"/>
    <w:rsid w:val="005C39B5"/>
    <w:rsid w:val="005D3A03"/>
    <w:rsid w:val="005E1D13"/>
    <w:rsid w:val="005E4125"/>
    <w:rsid w:val="00607411"/>
    <w:rsid w:val="006147EF"/>
    <w:rsid w:val="006243E7"/>
    <w:rsid w:val="00645AA8"/>
    <w:rsid w:val="00654EB6"/>
    <w:rsid w:val="00670F55"/>
    <w:rsid w:val="0068032B"/>
    <w:rsid w:val="00684404"/>
    <w:rsid w:val="00692D73"/>
    <w:rsid w:val="006D7319"/>
    <w:rsid w:val="006E4508"/>
    <w:rsid w:val="006F5584"/>
    <w:rsid w:val="007544C3"/>
    <w:rsid w:val="0075615E"/>
    <w:rsid w:val="00772299"/>
    <w:rsid w:val="00793918"/>
    <w:rsid w:val="007C532F"/>
    <w:rsid w:val="007D5DAE"/>
    <w:rsid w:val="007F064E"/>
    <w:rsid w:val="007F2936"/>
    <w:rsid w:val="007F3AFA"/>
    <w:rsid w:val="007F6651"/>
    <w:rsid w:val="008002C0"/>
    <w:rsid w:val="00833231"/>
    <w:rsid w:val="008B69FF"/>
    <w:rsid w:val="008C5323"/>
    <w:rsid w:val="008D477A"/>
    <w:rsid w:val="008D505E"/>
    <w:rsid w:val="008F354B"/>
    <w:rsid w:val="008F743D"/>
    <w:rsid w:val="00914ED5"/>
    <w:rsid w:val="00915346"/>
    <w:rsid w:val="00921739"/>
    <w:rsid w:val="00926951"/>
    <w:rsid w:val="00941AAC"/>
    <w:rsid w:val="00945652"/>
    <w:rsid w:val="00967386"/>
    <w:rsid w:val="0097373A"/>
    <w:rsid w:val="00994E07"/>
    <w:rsid w:val="009A00C1"/>
    <w:rsid w:val="009A15B4"/>
    <w:rsid w:val="009A6A3B"/>
    <w:rsid w:val="009C081A"/>
    <w:rsid w:val="009D7590"/>
    <w:rsid w:val="00A03421"/>
    <w:rsid w:val="00A05E6E"/>
    <w:rsid w:val="00A214F5"/>
    <w:rsid w:val="00A51130"/>
    <w:rsid w:val="00A621C9"/>
    <w:rsid w:val="00A7206D"/>
    <w:rsid w:val="00A75F8C"/>
    <w:rsid w:val="00A935E7"/>
    <w:rsid w:val="00AA0ADE"/>
    <w:rsid w:val="00AA42B2"/>
    <w:rsid w:val="00AB6EDD"/>
    <w:rsid w:val="00AD0B56"/>
    <w:rsid w:val="00AD2BCC"/>
    <w:rsid w:val="00AE130A"/>
    <w:rsid w:val="00AE7D4F"/>
    <w:rsid w:val="00AF0A8E"/>
    <w:rsid w:val="00AF6FBA"/>
    <w:rsid w:val="00B02434"/>
    <w:rsid w:val="00B100F8"/>
    <w:rsid w:val="00B27D71"/>
    <w:rsid w:val="00B55785"/>
    <w:rsid w:val="00B7197C"/>
    <w:rsid w:val="00B77E7A"/>
    <w:rsid w:val="00B823AA"/>
    <w:rsid w:val="00B85867"/>
    <w:rsid w:val="00B90D16"/>
    <w:rsid w:val="00BA388B"/>
    <w:rsid w:val="00BA45DB"/>
    <w:rsid w:val="00BC1E64"/>
    <w:rsid w:val="00BD6A80"/>
    <w:rsid w:val="00BF4184"/>
    <w:rsid w:val="00BF6D5F"/>
    <w:rsid w:val="00C0601E"/>
    <w:rsid w:val="00C27127"/>
    <w:rsid w:val="00C31D30"/>
    <w:rsid w:val="00C74997"/>
    <w:rsid w:val="00C95C69"/>
    <w:rsid w:val="00CB6DA6"/>
    <w:rsid w:val="00CD6E39"/>
    <w:rsid w:val="00CE0D18"/>
    <w:rsid w:val="00CE58F4"/>
    <w:rsid w:val="00CF5A31"/>
    <w:rsid w:val="00CF6E91"/>
    <w:rsid w:val="00D00385"/>
    <w:rsid w:val="00D201B6"/>
    <w:rsid w:val="00D21AF7"/>
    <w:rsid w:val="00D522F0"/>
    <w:rsid w:val="00D65218"/>
    <w:rsid w:val="00D80567"/>
    <w:rsid w:val="00D85B68"/>
    <w:rsid w:val="00DA50EC"/>
    <w:rsid w:val="00DB4E54"/>
    <w:rsid w:val="00DD389F"/>
    <w:rsid w:val="00DF2754"/>
    <w:rsid w:val="00E04F31"/>
    <w:rsid w:val="00E1260E"/>
    <w:rsid w:val="00E256DB"/>
    <w:rsid w:val="00E25DD1"/>
    <w:rsid w:val="00E3398C"/>
    <w:rsid w:val="00E44478"/>
    <w:rsid w:val="00E56282"/>
    <w:rsid w:val="00E57E13"/>
    <w:rsid w:val="00E6004D"/>
    <w:rsid w:val="00E72B2D"/>
    <w:rsid w:val="00E81978"/>
    <w:rsid w:val="00E87A57"/>
    <w:rsid w:val="00E91403"/>
    <w:rsid w:val="00E93D6A"/>
    <w:rsid w:val="00E960F9"/>
    <w:rsid w:val="00EC2AE8"/>
    <w:rsid w:val="00ED5C24"/>
    <w:rsid w:val="00EE0C9D"/>
    <w:rsid w:val="00EE35C0"/>
    <w:rsid w:val="00EE5314"/>
    <w:rsid w:val="00F00E0F"/>
    <w:rsid w:val="00F05EC4"/>
    <w:rsid w:val="00F15F1E"/>
    <w:rsid w:val="00F20AB0"/>
    <w:rsid w:val="00F379B7"/>
    <w:rsid w:val="00F525FA"/>
    <w:rsid w:val="00F52CE2"/>
    <w:rsid w:val="00F549CD"/>
    <w:rsid w:val="00F56A12"/>
    <w:rsid w:val="00F63F7D"/>
    <w:rsid w:val="00FA15CD"/>
    <w:rsid w:val="00FB4600"/>
    <w:rsid w:val="00FD39D0"/>
    <w:rsid w:val="00FE089D"/>
    <w:rsid w:val="00FE6508"/>
    <w:rsid w:val="00FF20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203EF4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203EF4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203EF4"/>
    <w:rPr>
      <w:kern w:val="24"/>
    </w:rPr>
  </w:style>
  <w:style w:type="character" w:styleId="Strong">
    <w:name w:val="Strong"/>
    <w:basedOn w:val="DefaultParagraphFont"/>
    <w:uiPriority w:val="22"/>
    <w:unhideWhenUsed/>
    <w:qFormat/>
    <w:rsid w:val="00203EF4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rsid w:val="00203EF4"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sid w:val="00203EF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sid w:val="00203EF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rsid w:val="00203EF4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sid w:val="00203EF4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203EF4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203EF4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203EF4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203EF4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203EF4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203EF4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203EF4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203EF4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203EF4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203EF4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203EF4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203EF4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203EF4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203EF4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203EF4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3E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3EF4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203EF4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203EF4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203EF4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203EF4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203EF4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203EF4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rsid w:val="00203EF4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sid w:val="00203EF4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03EF4"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203EF4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203EF4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203EF4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203EF4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203EF4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203EF4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203EF4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203EF4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203EF4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203EF4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203EF4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203EF4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rsid w:val="00203EF4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203EF4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203EF4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203EF4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203EF4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203EF4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203EF4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203EF4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203EF4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203EF4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203EF4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203EF4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203EF4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203EF4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203EF4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203EF4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203EF4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203EF4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203EF4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203EF4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rsid w:val="00203EF4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203EF4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203EF4"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sid w:val="00203EF4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203EF4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203EF4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203EF4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203EF4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203EF4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203EF4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203EF4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203EF4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203EF4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203EF4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203EF4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203EF4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203EF4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203EF4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203EF4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203EF4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203EF4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203EF4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203EF4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203EF4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203EF4"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character" w:customStyle="1" w:styleId="apple-converted-space">
    <w:name w:val="apple-converted-space"/>
    <w:basedOn w:val="DefaultParagraphFont"/>
    <w:rsid w:val="00AF0A8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070</Words>
  <Characters>6101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5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Daud</cp:lastModifiedBy>
  <cp:revision>2</cp:revision>
  <dcterms:created xsi:type="dcterms:W3CDTF">2019-06-14T17:15:00Z</dcterms:created>
  <dcterms:modified xsi:type="dcterms:W3CDTF">2019-06-14T17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5ddx4gsx"/&gt;&lt;style id="http://www.zotero.org/styles/apa" locale="en-US" hasBibliography="1" bibliographyStyleHasBeenSet="1"/&gt;&lt;prefs&gt;&lt;pref name="fieldType" value="Field"/&gt;&lt;/prefs&gt;&lt;/data&gt;</vt:lpwstr>
  </property>
</Properties>
</file>